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6E47E9">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6E47E9">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6E47E9">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6E47E9">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6E47E9">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6E47E9">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6E47E9">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6E47E9">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6E47E9">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6E47E9">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6E47E9">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6E47E9">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6E47E9">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6E47E9">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6E47E9">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6E47E9">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6E47E9">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6E47E9">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6E47E9">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6E47E9">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6E47E9">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6E47E9">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6E47E9">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6E47E9">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6E47E9">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6E47E9">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6E47E9">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6E47E9">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6E47E9">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6E47E9">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6E47E9">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6E47E9">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6E47E9">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6E47E9">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6E47E9">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6E47E9">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6E47E9">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1EB5872A"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203DB4">
        <w:instrText xml:space="preserve"> ADDIN ZOTERO_ITEM CSL_CITATION {"citationID":"mrP3THfj","properties":{"formattedCitation":"(Clarke et al. 2015; Edelenbosch et al. 2017)","plainCitation":"(Clarke et al. 2015; Edelenbosch et al. 2017)","noteIndex":0},"citationItems":[{"id":"QxxtryKR/GpATPUM2","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QxxtryKR/2eaJwPl3","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203DB4">
        <w:instrText xml:space="preserve"> ADDIN ZOTERO_ITEM CSL_CITATION {"citationID":"yAwghg8k","properties":{"formattedCitation":"(Zhang and Fujimori 2020; McCollum et al. 2013; Kyle and Kim 2011)","plainCitation":"(Zhang and Fujimori 2020; McCollum et al. 2013; Kyle and Kim 2011)","noteIndex":0},"citationItems":[{"id":"QxxtryKR/gMFghgfo","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3088C40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016545">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w:t>
      </w:r>
      <w:r>
        <w:lastRenderedPageBreak/>
        <w:t xml:space="preserve">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lastRenderedPageBreak/>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0C5D87C7" w14:textId="5C545B4F"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 xml:space="preserve">The largest share of passenger service demand, about 70%, is met by buses, and this share remains relatively constant over the time frame considered.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0711B90C" w:rsidR="00245D6E" w:rsidRPr="00245D6E" w:rsidRDefault="00245D6E" w:rsidP="00451D20">
      <w:r>
        <w:lastRenderedPageBreak/>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w:t>
      </w:r>
      <w:r w:rsidR="00451D20" w:rsidRPr="00451D20">
        <w:lastRenderedPageBreak/>
        <w:t>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D4C3223"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w:t>
      </w:r>
      <w:bookmarkStart w:id="16" w:name="_GoBack"/>
      <w:bookmarkEnd w:id="16"/>
      <w:r w:rsidR="00F740AD">
        <w:t>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 per year by 2050 compared to slow advancement with no policy, while NEVP incentives plus accelerated localization reduce PM emissions by an additional 1% (slow advancement) to 5% (rapid advancement) annually </w:t>
      </w:r>
      <w:r w:rsidR="00FF5A69">
        <w:lastRenderedPageBreak/>
        <w:t>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5"/>
      </w:r>
    </w:p>
    <w:p w14:paraId="55012FAC" w14:textId="6BF6400C" w:rsidR="0054368A" w:rsidRPr="000F478A" w:rsidRDefault="0054368A" w:rsidP="000F478A"/>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6473A254" w14:textId="77777777" w:rsidR="00846F66" w:rsidRPr="00846F66" w:rsidRDefault="00300937" w:rsidP="00846F66">
      <w:pPr>
        <w:pStyle w:val="Bibliography"/>
        <w:rPr>
          <w:rFonts w:ascii="Calibri" w:hAnsi="Calibri" w:cs="Calibri"/>
        </w:rPr>
      </w:pPr>
      <w:r w:rsidRPr="008B3B9D">
        <w:rPr>
          <w:rFonts w:ascii="Calibri" w:hAnsi="Calibri" w:cs="Calibri"/>
        </w:rPr>
        <w:fldChar w:fldCharType="begin"/>
      </w:r>
      <w:r w:rsidR="00846F66">
        <w:rPr>
          <w:rFonts w:ascii="Calibri" w:hAnsi="Calibri" w:cs="Calibri"/>
        </w:rPr>
        <w:instrText xml:space="preserve"> ADDIN ZOTERO_BIBL {"uncited":[],"omitted":[],"custom":[]} CSL_BIBLIOGRAPHY </w:instrText>
      </w:r>
      <w:r w:rsidRPr="008B3B9D">
        <w:rPr>
          <w:rFonts w:ascii="Calibri" w:hAnsi="Calibri" w:cs="Calibri"/>
        </w:rPr>
        <w:fldChar w:fldCharType="separate"/>
      </w:r>
      <w:r w:rsidR="00846F66" w:rsidRPr="00846F66">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43274E2D" w14:textId="77777777" w:rsidR="00846F66" w:rsidRPr="00846F66" w:rsidRDefault="00846F66" w:rsidP="00846F66">
      <w:pPr>
        <w:pStyle w:val="Bibliography"/>
        <w:rPr>
          <w:rFonts w:ascii="Calibri" w:hAnsi="Calibri" w:cs="Calibri"/>
        </w:rPr>
      </w:pPr>
      <w:r w:rsidRPr="00846F66">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846F66">
        <w:rPr>
          <w:rFonts w:ascii="Calibri" w:hAnsi="Calibri" w:cs="Calibri"/>
          <w:i/>
          <w:iCs/>
        </w:rPr>
        <w:t>Energies</w:t>
      </w:r>
      <w:r w:rsidRPr="00846F66">
        <w:rPr>
          <w:rFonts w:ascii="Calibri" w:hAnsi="Calibri" w:cs="Calibri"/>
        </w:rPr>
        <w:t xml:space="preserve"> 10 (9): 1314. https://doi.org/10.3390/en10091314.</w:t>
      </w:r>
    </w:p>
    <w:p w14:paraId="55EEF022" w14:textId="77777777" w:rsidR="00846F66" w:rsidRPr="00846F66" w:rsidRDefault="00846F66" w:rsidP="00846F66">
      <w:pPr>
        <w:pStyle w:val="Bibliography"/>
        <w:rPr>
          <w:rFonts w:ascii="Calibri" w:hAnsi="Calibri" w:cs="Calibri"/>
        </w:rPr>
      </w:pPr>
      <w:r w:rsidRPr="00846F66">
        <w:rPr>
          <w:rFonts w:ascii="Calibri" w:hAnsi="Calibri" w:cs="Calibri"/>
        </w:rPr>
        <w:t xml:space="preserve">“BYD K9.” 2020. In </w:t>
      </w:r>
      <w:r w:rsidRPr="00846F66">
        <w:rPr>
          <w:rFonts w:ascii="Calibri" w:hAnsi="Calibri" w:cs="Calibri"/>
          <w:i/>
          <w:iCs/>
        </w:rPr>
        <w:t>Wikipedia</w:t>
      </w:r>
      <w:r w:rsidRPr="00846F66">
        <w:rPr>
          <w:rFonts w:ascii="Calibri" w:hAnsi="Calibri" w:cs="Calibri"/>
        </w:rPr>
        <w:t>. https://en.wikipedia.org/w/index.php?title=BYD_K9&amp;oldid=941473263.</w:t>
      </w:r>
    </w:p>
    <w:p w14:paraId="4A7F35BF" w14:textId="77777777" w:rsidR="00846F66" w:rsidRPr="00846F66" w:rsidRDefault="00846F66" w:rsidP="00846F66">
      <w:pPr>
        <w:pStyle w:val="Bibliography"/>
        <w:rPr>
          <w:rFonts w:ascii="Calibri" w:hAnsi="Calibri" w:cs="Calibri"/>
        </w:rPr>
      </w:pPr>
      <w:r w:rsidRPr="00846F66">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0D3DC1B9" w14:textId="77777777" w:rsidR="00846F66" w:rsidRPr="00846F66" w:rsidRDefault="00846F66" w:rsidP="00846F66">
      <w:pPr>
        <w:pStyle w:val="Bibliography"/>
        <w:rPr>
          <w:rFonts w:ascii="Calibri" w:hAnsi="Calibri" w:cs="Calibri"/>
        </w:rPr>
      </w:pPr>
      <w:r w:rsidRPr="00846F66">
        <w:rPr>
          <w:rFonts w:ascii="Calibri" w:hAnsi="Calibri" w:cs="Calibri"/>
        </w:rPr>
        <w:t xml:space="preserve">Dargay, Joyce, Dermot Gately, and Martin Sommer. 2007. “Vehicle Ownership and Income Growth, Worldwide: 1960-2030.” </w:t>
      </w:r>
      <w:r w:rsidRPr="00846F66">
        <w:rPr>
          <w:rFonts w:ascii="Calibri" w:hAnsi="Calibri" w:cs="Calibri"/>
          <w:i/>
          <w:iCs/>
        </w:rPr>
        <w:t>The Energy Journal</w:t>
      </w:r>
      <w:r w:rsidRPr="00846F66">
        <w:rPr>
          <w:rFonts w:ascii="Calibri" w:hAnsi="Calibri" w:cs="Calibri"/>
        </w:rPr>
        <w:t xml:space="preserve"> 28 (4). https://doi.org/10.5547/ISSN0195-6574-EJ-Vol28-No4-7.</w:t>
      </w:r>
    </w:p>
    <w:p w14:paraId="153D87D0" w14:textId="77777777" w:rsidR="00846F66" w:rsidRPr="00846F66" w:rsidRDefault="00846F66" w:rsidP="00846F66">
      <w:pPr>
        <w:pStyle w:val="Bibliography"/>
        <w:rPr>
          <w:rFonts w:ascii="Calibri" w:hAnsi="Calibri" w:cs="Calibri"/>
        </w:rPr>
      </w:pPr>
      <w:r w:rsidRPr="00846F66">
        <w:rPr>
          <w:rFonts w:ascii="Calibri" w:hAnsi="Calibri" w:cs="Calibri"/>
        </w:rPr>
        <w:lastRenderedPageBreak/>
        <w:t xml:space="preserve">Edelenbosch, O. Y., D. L. McCollum, D. P. van Vuuren, C. Bertram, S. Carrara, H. Daly, S. Fujimori, et al. 2017. “Decomposing Passenger Transport Futures: Comparing Results of Global Integrated Assessment Models.” </w:t>
      </w:r>
      <w:r w:rsidRPr="00846F66">
        <w:rPr>
          <w:rFonts w:ascii="Calibri" w:hAnsi="Calibri" w:cs="Calibri"/>
          <w:i/>
          <w:iCs/>
        </w:rPr>
        <w:t>Transportation Research Part D: Transport and Environment</w:t>
      </w:r>
      <w:r w:rsidRPr="00846F66">
        <w:rPr>
          <w:rFonts w:ascii="Calibri" w:hAnsi="Calibri" w:cs="Calibri"/>
        </w:rPr>
        <w:t xml:space="preserve"> 55 (August): 281–93. https://doi.org/10.1016/j.trd.2016.07.003.</w:t>
      </w:r>
    </w:p>
    <w:p w14:paraId="748FF37A" w14:textId="77777777" w:rsidR="00846F66" w:rsidRPr="00846F66" w:rsidRDefault="00846F66" w:rsidP="00846F66">
      <w:pPr>
        <w:pStyle w:val="Bibliography"/>
        <w:rPr>
          <w:rFonts w:ascii="Calibri" w:hAnsi="Calibri" w:cs="Calibri"/>
        </w:rPr>
      </w:pPr>
      <w:r w:rsidRPr="00846F66">
        <w:rPr>
          <w:rFonts w:ascii="Calibri" w:hAnsi="Calibri" w:cs="Calibri"/>
        </w:rPr>
        <w:t xml:space="preserve">Egnér, Filippa, and Lina Trosvik. 2018. “Electric Vehicle Adoption in Sweden and the Impact of Local Policy Instruments.” </w:t>
      </w:r>
      <w:r w:rsidRPr="00846F66">
        <w:rPr>
          <w:rFonts w:ascii="Calibri" w:hAnsi="Calibri" w:cs="Calibri"/>
          <w:i/>
          <w:iCs/>
        </w:rPr>
        <w:t>Energy Policy</w:t>
      </w:r>
      <w:r w:rsidRPr="00846F66">
        <w:rPr>
          <w:rFonts w:ascii="Calibri" w:hAnsi="Calibri" w:cs="Calibri"/>
        </w:rPr>
        <w:t xml:space="preserve"> 121 (October): 584–96. https://doi.org/10.1016/j.enpol.2018.06.040.</w:t>
      </w:r>
    </w:p>
    <w:p w14:paraId="517C8302" w14:textId="77777777" w:rsidR="00846F66" w:rsidRPr="00846F66" w:rsidRDefault="00846F66" w:rsidP="00846F66">
      <w:pPr>
        <w:pStyle w:val="Bibliography"/>
        <w:rPr>
          <w:rFonts w:ascii="Calibri" w:hAnsi="Calibri" w:cs="Calibri"/>
        </w:rPr>
      </w:pPr>
      <w:r w:rsidRPr="00846F66">
        <w:rPr>
          <w:rFonts w:ascii="Calibri" w:hAnsi="Calibri" w:cs="Calibri"/>
        </w:rPr>
        <w:t xml:space="preserve">Gallagher, Kelly Sims, and Erich Muehlegger. 2011. “Giving Green to Get Green? Incentives and Consumer Adoption of Hybrid Vehicle Technology.” </w:t>
      </w:r>
      <w:r w:rsidRPr="00846F66">
        <w:rPr>
          <w:rFonts w:ascii="Calibri" w:hAnsi="Calibri" w:cs="Calibri"/>
          <w:i/>
          <w:iCs/>
        </w:rPr>
        <w:t>Journal of Environmental Economics and Management</w:t>
      </w:r>
      <w:r w:rsidRPr="00846F66">
        <w:rPr>
          <w:rFonts w:ascii="Calibri" w:hAnsi="Calibri" w:cs="Calibri"/>
        </w:rPr>
        <w:t xml:space="preserve"> 61 (1): 1–15. https://doi.org/10.1016/j.jeem.2010.05.004.</w:t>
      </w:r>
    </w:p>
    <w:p w14:paraId="30BACEF3" w14:textId="77777777" w:rsidR="00846F66" w:rsidRPr="00846F66" w:rsidRDefault="00846F66" w:rsidP="00846F66">
      <w:pPr>
        <w:pStyle w:val="Bibliography"/>
        <w:rPr>
          <w:rFonts w:ascii="Calibri" w:hAnsi="Calibri" w:cs="Calibri"/>
        </w:rPr>
      </w:pPr>
      <w:r w:rsidRPr="00846F66">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846F66">
        <w:rPr>
          <w:rFonts w:ascii="Calibri" w:hAnsi="Calibri" w:cs="Calibri"/>
          <w:i/>
          <w:iCs/>
        </w:rPr>
        <w:t>Applied Energy</w:t>
      </w:r>
      <w:r w:rsidRPr="00846F66">
        <w:rPr>
          <w:rFonts w:ascii="Calibri" w:hAnsi="Calibri" w:cs="Calibri"/>
        </w:rPr>
        <w:t xml:space="preserve"> 123 (June): 129–42. https://doi.org/10.1016/j.apenergy.2014.02.059.</w:t>
      </w:r>
    </w:p>
    <w:p w14:paraId="09A21759" w14:textId="77777777" w:rsidR="00846F66" w:rsidRPr="00846F66" w:rsidRDefault="00846F66" w:rsidP="00846F66">
      <w:pPr>
        <w:pStyle w:val="Bibliography"/>
        <w:rPr>
          <w:rFonts w:ascii="Calibri" w:hAnsi="Calibri" w:cs="Calibri"/>
        </w:rPr>
      </w:pPr>
      <w:r w:rsidRPr="00846F66">
        <w:rPr>
          <w:rFonts w:ascii="Calibri" w:hAnsi="Calibri" w:cs="Calibri"/>
        </w:rPr>
        <w:t xml:space="preserve">Hao, Han, Hewu Wang, and Minggao Ouyang. 2011. “Fuel Conservation and GHG (Greenhouse Gas) Emissions Mitigation Scenarios for China’s Passenger Vehicle Fleet.” </w:t>
      </w:r>
      <w:r w:rsidRPr="00846F66">
        <w:rPr>
          <w:rFonts w:ascii="Calibri" w:hAnsi="Calibri" w:cs="Calibri"/>
          <w:i/>
          <w:iCs/>
        </w:rPr>
        <w:t>Energy</w:t>
      </w:r>
      <w:r w:rsidRPr="00846F66">
        <w:rPr>
          <w:rFonts w:ascii="Calibri" w:hAnsi="Calibri" w:cs="Calibri"/>
        </w:rPr>
        <w:t xml:space="preserve"> 36 (11): 6520–28. https://doi.org/10.1016/j.energy.2011.09.014.</w:t>
      </w:r>
    </w:p>
    <w:p w14:paraId="2A66675B" w14:textId="77777777" w:rsidR="00846F66" w:rsidRPr="00846F66" w:rsidRDefault="00846F66" w:rsidP="00846F66">
      <w:pPr>
        <w:pStyle w:val="Bibliography"/>
        <w:rPr>
          <w:rFonts w:ascii="Calibri" w:hAnsi="Calibri" w:cs="Calibri"/>
        </w:rPr>
      </w:pPr>
      <w:r w:rsidRPr="00846F66">
        <w:rPr>
          <w:rFonts w:ascii="Calibri" w:hAnsi="Calibri" w:cs="Calibri"/>
        </w:rPr>
        <w:t xml:space="preserve">Hawkins, Troy R., Bhawna Singh, Guillaume Majeau‐Bettez, and Anders Hammer Strømman. 2013. “Comparative Environmental Life Cycle Assessment of Conventional and Electric Vehicles.” </w:t>
      </w:r>
      <w:r w:rsidRPr="00846F66">
        <w:rPr>
          <w:rFonts w:ascii="Calibri" w:hAnsi="Calibri" w:cs="Calibri"/>
          <w:i/>
          <w:iCs/>
        </w:rPr>
        <w:t>Journal of Industrial Ecology</w:t>
      </w:r>
      <w:r w:rsidRPr="00846F66">
        <w:rPr>
          <w:rFonts w:ascii="Calibri" w:hAnsi="Calibri" w:cs="Calibri"/>
        </w:rPr>
        <w:t xml:space="preserve"> 17 (1): 53–64. https://doi.org/10.1111/j.1530-9290.2012.00532.x.</w:t>
      </w:r>
    </w:p>
    <w:p w14:paraId="3597E67A" w14:textId="77777777" w:rsidR="00846F66" w:rsidRPr="00846F66" w:rsidRDefault="00846F66" w:rsidP="00846F66">
      <w:pPr>
        <w:pStyle w:val="Bibliography"/>
        <w:rPr>
          <w:rFonts w:ascii="Calibri" w:hAnsi="Calibri" w:cs="Calibri"/>
        </w:rPr>
      </w:pPr>
      <w:r w:rsidRPr="00846F66">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1F7196B0" w14:textId="77777777" w:rsidR="00846F66" w:rsidRPr="00846F66" w:rsidRDefault="00846F66" w:rsidP="00846F66">
      <w:pPr>
        <w:pStyle w:val="Bibliography"/>
        <w:rPr>
          <w:rFonts w:ascii="Calibri" w:hAnsi="Calibri" w:cs="Calibri"/>
        </w:rPr>
      </w:pPr>
      <w:r w:rsidRPr="00846F66">
        <w:rPr>
          <w:rFonts w:ascii="Calibri" w:hAnsi="Calibri" w:cs="Calibri"/>
        </w:rPr>
        <w:t xml:space="preserve">Ilyas, S. Z. 2007. “A Review of Transport and Urban Air Pollution in Pakistan.” </w:t>
      </w:r>
      <w:r w:rsidRPr="00846F66">
        <w:rPr>
          <w:rFonts w:ascii="Calibri" w:hAnsi="Calibri" w:cs="Calibri"/>
          <w:i/>
          <w:iCs/>
        </w:rPr>
        <w:t>Journal of Applied Sciences and Environmental Management</w:t>
      </w:r>
      <w:r w:rsidRPr="00846F66">
        <w:rPr>
          <w:rFonts w:ascii="Calibri" w:hAnsi="Calibri" w:cs="Calibri"/>
        </w:rPr>
        <w:t xml:space="preserve"> 11 (2). https://doi.org/10.4314/jasem.v11i2.55004.</w:t>
      </w:r>
    </w:p>
    <w:p w14:paraId="63AE9289" w14:textId="77777777" w:rsidR="00846F66" w:rsidRPr="00846F66" w:rsidRDefault="00846F66" w:rsidP="00846F66">
      <w:pPr>
        <w:pStyle w:val="Bibliography"/>
        <w:rPr>
          <w:rFonts w:ascii="Calibri" w:hAnsi="Calibri" w:cs="Calibri"/>
        </w:rPr>
      </w:pPr>
      <w:r w:rsidRPr="00846F66">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3B387F3E" w14:textId="77777777" w:rsidR="00846F66" w:rsidRPr="00846F66" w:rsidRDefault="00846F66" w:rsidP="00846F66">
      <w:pPr>
        <w:pStyle w:val="Bibliography"/>
        <w:rPr>
          <w:rFonts w:ascii="Calibri" w:hAnsi="Calibri" w:cs="Calibri"/>
        </w:rPr>
      </w:pPr>
      <w:r w:rsidRPr="00846F66">
        <w:rPr>
          <w:rFonts w:ascii="Calibri" w:hAnsi="Calibri" w:cs="Calibri"/>
        </w:rPr>
        <w:t xml:space="preserve">Kittner, Noah, Felix Lill, and Daniel M. Kammen. 2017. “Energy Storage Deployment and Innovation for the Clean Energy Transition.” </w:t>
      </w:r>
      <w:r w:rsidRPr="00846F66">
        <w:rPr>
          <w:rFonts w:ascii="Calibri" w:hAnsi="Calibri" w:cs="Calibri"/>
          <w:i/>
          <w:iCs/>
        </w:rPr>
        <w:t>Nature Energy</w:t>
      </w:r>
      <w:r w:rsidRPr="00846F66">
        <w:rPr>
          <w:rFonts w:ascii="Calibri" w:hAnsi="Calibri" w:cs="Calibri"/>
        </w:rPr>
        <w:t xml:space="preserve"> 2 (9): 1–6. https://doi.org/10.1038/nenergy.2017.125.</w:t>
      </w:r>
    </w:p>
    <w:p w14:paraId="01762F77" w14:textId="77777777" w:rsidR="00846F66" w:rsidRPr="00846F66" w:rsidRDefault="00846F66" w:rsidP="00846F66">
      <w:pPr>
        <w:pStyle w:val="Bibliography"/>
        <w:rPr>
          <w:rFonts w:ascii="Calibri" w:hAnsi="Calibri" w:cs="Calibri"/>
        </w:rPr>
      </w:pPr>
      <w:r w:rsidRPr="00846F66">
        <w:rPr>
          <w:rFonts w:ascii="Calibri" w:hAnsi="Calibri" w:cs="Calibri"/>
        </w:rPr>
        <w:t xml:space="preserve">Kyle, Page, and Son H. Kim. 2011. “Long-Term Implications of Alternative Light-Duty Vehicle Technologies for Global Greenhouse Gas Emissions and Primary Energy Demands.” </w:t>
      </w:r>
      <w:r w:rsidRPr="00846F66">
        <w:rPr>
          <w:rFonts w:ascii="Calibri" w:hAnsi="Calibri" w:cs="Calibri"/>
          <w:i/>
          <w:iCs/>
        </w:rPr>
        <w:t>Energy Policy</w:t>
      </w:r>
      <w:r w:rsidRPr="00846F66">
        <w:rPr>
          <w:rFonts w:ascii="Calibri" w:hAnsi="Calibri" w:cs="Calibri"/>
        </w:rPr>
        <w:t xml:space="preserve"> 39 (5): 3012–24. https://doi.org/10.1016/j.enpol.2011.03.016.</w:t>
      </w:r>
    </w:p>
    <w:p w14:paraId="2E0795B7" w14:textId="77777777" w:rsidR="00846F66" w:rsidRPr="00846F66" w:rsidRDefault="00846F66" w:rsidP="00846F66">
      <w:pPr>
        <w:pStyle w:val="Bibliography"/>
        <w:rPr>
          <w:rFonts w:ascii="Calibri" w:hAnsi="Calibri" w:cs="Calibri"/>
        </w:rPr>
      </w:pPr>
      <w:r w:rsidRPr="00846F66">
        <w:rPr>
          <w:rFonts w:ascii="Calibri" w:hAnsi="Calibri" w:cs="Calibri"/>
        </w:rPr>
        <w:t xml:space="preserve">Lee, Henry, and Grant Lovellette. 2011. “Will Electric Cars Transform the U.S. Market?” </w:t>
      </w:r>
      <w:r w:rsidRPr="00846F66">
        <w:rPr>
          <w:rFonts w:ascii="Calibri" w:hAnsi="Calibri" w:cs="Calibri"/>
          <w:i/>
          <w:iCs/>
        </w:rPr>
        <w:t>SSRN Electronic Journal</w:t>
      </w:r>
      <w:r w:rsidRPr="00846F66">
        <w:rPr>
          <w:rFonts w:ascii="Calibri" w:hAnsi="Calibri" w:cs="Calibri"/>
        </w:rPr>
        <w:t>. https://doi.org/10.2139/ssrn.1927351.</w:t>
      </w:r>
    </w:p>
    <w:p w14:paraId="74074AC5" w14:textId="77777777" w:rsidR="00846F66" w:rsidRPr="00846F66" w:rsidRDefault="00846F66" w:rsidP="00846F66">
      <w:pPr>
        <w:pStyle w:val="Bibliography"/>
        <w:rPr>
          <w:rFonts w:ascii="Calibri" w:hAnsi="Calibri" w:cs="Calibri"/>
        </w:rPr>
      </w:pPr>
      <w:r w:rsidRPr="00846F66">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846F66">
        <w:rPr>
          <w:rFonts w:ascii="Calibri" w:hAnsi="Calibri" w:cs="Calibri"/>
          <w:i/>
          <w:iCs/>
        </w:rPr>
        <w:t>Energy Policy</w:t>
      </w:r>
      <w:r w:rsidRPr="00846F66">
        <w:rPr>
          <w:rFonts w:ascii="Calibri" w:hAnsi="Calibri" w:cs="Calibri"/>
        </w:rPr>
        <w:t xml:space="preserve"> 105 (June): 524–33. https://doi.org/10.1016/j.enpol.2017.02.054.</w:t>
      </w:r>
    </w:p>
    <w:p w14:paraId="56CC633C" w14:textId="77777777" w:rsidR="00846F66" w:rsidRPr="00846F66" w:rsidRDefault="00846F66" w:rsidP="00846F66">
      <w:pPr>
        <w:pStyle w:val="Bibliography"/>
        <w:rPr>
          <w:rFonts w:ascii="Calibri" w:hAnsi="Calibri" w:cs="Calibri"/>
        </w:rPr>
      </w:pPr>
      <w:r w:rsidRPr="00846F66">
        <w:rPr>
          <w:rFonts w:ascii="Calibri" w:hAnsi="Calibri" w:cs="Calibri"/>
        </w:rPr>
        <w:t xml:space="preserve">McCollum, David, Volker Krey, Peter Kolp, Yu Nagai, and Keywan Riahi. 2013. “Transport Electrification: A Key Element for Energy System Transformation and Climate Stabilization.” </w:t>
      </w:r>
      <w:r w:rsidRPr="00846F66">
        <w:rPr>
          <w:rFonts w:ascii="Calibri" w:hAnsi="Calibri" w:cs="Calibri"/>
          <w:i/>
          <w:iCs/>
        </w:rPr>
        <w:t>Climatic Change</w:t>
      </w:r>
      <w:r w:rsidRPr="00846F66">
        <w:rPr>
          <w:rFonts w:ascii="Calibri" w:hAnsi="Calibri" w:cs="Calibri"/>
        </w:rPr>
        <w:t xml:space="preserve"> 123 (3–4): 651–64. https://doi.org/10.1007/s10584-013-0969-z.</w:t>
      </w:r>
    </w:p>
    <w:p w14:paraId="7A07DA2C" w14:textId="77777777" w:rsidR="00846F66" w:rsidRPr="00846F66" w:rsidRDefault="00846F66" w:rsidP="00846F66">
      <w:pPr>
        <w:pStyle w:val="Bibliography"/>
        <w:rPr>
          <w:rFonts w:ascii="Calibri" w:hAnsi="Calibri" w:cs="Calibri"/>
        </w:rPr>
      </w:pPr>
      <w:r w:rsidRPr="00846F66">
        <w:rPr>
          <w:rFonts w:ascii="Calibri" w:hAnsi="Calibri" w:cs="Calibri"/>
        </w:rPr>
        <w:t xml:space="preserve">Mersky, Avi Chaim, Frances Sprei, Constantine Samaras, and Zhen (Sean) Qian. 2016. “Effectiveness of Incentives on Electric Vehicle Adoption in Norway.” </w:t>
      </w:r>
      <w:r w:rsidRPr="00846F66">
        <w:rPr>
          <w:rFonts w:ascii="Calibri" w:hAnsi="Calibri" w:cs="Calibri"/>
          <w:i/>
          <w:iCs/>
        </w:rPr>
        <w:t>Transportation Research Part D: Transport and Environment</w:t>
      </w:r>
      <w:r w:rsidRPr="00846F66">
        <w:rPr>
          <w:rFonts w:ascii="Calibri" w:hAnsi="Calibri" w:cs="Calibri"/>
        </w:rPr>
        <w:t xml:space="preserve"> 46 (July): 56–68. https://doi.org/10.1016/j.trd.2016.03.011.</w:t>
      </w:r>
    </w:p>
    <w:p w14:paraId="1A49C0F9" w14:textId="77777777" w:rsidR="00846F66" w:rsidRPr="00846F66" w:rsidRDefault="00846F66" w:rsidP="00846F66">
      <w:pPr>
        <w:pStyle w:val="Bibliography"/>
        <w:rPr>
          <w:rFonts w:ascii="Calibri" w:hAnsi="Calibri" w:cs="Calibri"/>
        </w:rPr>
      </w:pPr>
      <w:r w:rsidRPr="00846F66">
        <w:rPr>
          <w:rFonts w:ascii="Calibri" w:hAnsi="Calibri" w:cs="Calibri"/>
        </w:rPr>
        <w:lastRenderedPageBreak/>
        <w:t xml:space="preserve">Mittal, Shivika, Hancheng Dai, Shinichiro Fujimori, Tatsuya Hanaoka, and Runsen Zhang. 2017. “Key Factors Influencing the Global Passenger Transport Dynamics Using the AIM/Transport Model.” </w:t>
      </w:r>
      <w:r w:rsidRPr="00846F66">
        <w:rPr>
          <w:rFonts w:ascii="Calibri" w:hAnsi="Calibri" w:cs="Calibri"/>
          <w:i/>
          <w:iCs/>
        </w:rPr>
        <w:t>Transportation Research Part D: Transport and Environment</w:t>
      </w:r>
      <w:r w:rsidRPr="00846F66">
        <w:rPr>
          <w:rFonts w:ascii="Calibri" w:hAnsi="Calibri" w:cs="Calibri"/>
        </w:rPr>
        <w:t xml:space="preserve"> 55 (August): 373–88. https://doi.org/10.1016/j.trd.2016.10.006.</w:t>
      </w:r>
    </w:p>
    <w:p w14:paraId="1A7CD505" w14:textId="77777777" w:rsidR="00846F66" w:rsidRPr="00846F66" w:rsidRDefault="00846F66" w:rsidP="00846F66">
      <w:pPr>
        <w:pStyle w:val="Bibliography"/>
        <w:rPr>
          <w:rFonts w:ascii="Calibri" w:hAnsi="Calibri" w:cs="Calibri"/>
        </w:rPr>
      </w:pPr>
      <w:r w:rsidRPr="00846F66">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4204DC03" w14:textId="77777777" w:rsidR="00846F66" w:rsidRPr="00846F66" w:rsidRDefault="00846F66" w:rsidP="00846F66">
      <w:pPr>
        <w:pStyle w:val="Bibliography"/>
        <w:rPr>
          <w:rFonts w:ascii="Calibri" w:hAnsi="Calibri" w:cs="Calibri"/>
        </w:rPr>
      </w:pPr>
      <w:r w:rsidRPr="00846F66">
        <w:rPr>
          <w:rFonts w:ascii="Calibri" w:hAnsi="Calibri" w:cs="Calibri"/>
        </w:rPr>
        <w:t xml:space="preserve">Nykvist, Björn, and Måns Nilsson. 2015. “Rapidly Falling Costs of Battery Packs for Electric Vehicles.” </w:t>
      </w:r>
      <w:r w:rsidRPr="00846F66">
        <w:rPr>
          <w:rFonts w:ascii="Calibri" w:hAnsi="Calibri" w:cs="Calibri"/>
          <w:i/>
          <w:iCs/>
        </w:rPr>
        <w:t>Nature Climate Change</w:t>
      </w:r>
      <w:r w:rsidRPr="00846F66">
        <w:rPr>
          <w:rFonts w:ascii="Calibri" w:hAnsi="Calibri" w:cs="Calibri"/>
        </w:rPr>
        <w:t xml:space="preserve"> 5 (4): 329–32. https://doi.org/10.1038/nclimate2564.</w:t>
      </w:r>
    </w:p>
    <w:p w14:paraId="4F792599" w14:textId="77777777" w:rsidR="00846F66" w:rsidRPr="00846F66" w:rsidRDefault="00846F66" w:rsidP="00846F66">
      <w:pPr>
        <w:pStyle w:val="Bibliography"/>
        <w:rPr>
          <w:rFonts w:ascii="Calibri" w:hAnsi="Calibri" w:cs="Calibri"/>
        </w:rPr>
      </w:pPr>
      <w:r w:rsidRPr="00846F66">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75A4357F" w14:textId="77777777" w:rsidR="00846F66" w:rsidRPr="00846F66" w:rsidRDefault="00846F66" w:rsidP="00846F66">
      <w:pPr>
        <w:pStyle w:val="Bibliography"/>
        <w:rPr>
          <w:rFonts w:ascii="Calibri" w:hAnsi="Calibri" w:cs="Calibri"/>
        </w:rPr>
      </w:pPr>
      <w:r w:rsidRPr="00846F66">
        <w:rPr>
          <w:rFonts w:ascii="Calibri" w:hAnsi="Calibri" w:cs="Calibri"/>
        </w:rPr>
        <w:t>Parik, Gunjan. 2016. “C40: Cities Are Leading An Electric Bus Revolution.” C40. September 9, 2016. https://www.c40.org/blog_posts/cities-are-leading-an-electric-bus-revolution.</w:t>
      </w:r>
    </w:p>
    <w:p w14:paraId="37A53DF3" w14:textId="77777777" w:rsidR="00846F66" w:rsidRPr="00846F66" w:rsidRDefault="00846F66" w:rsidP="00846F66">
      <w:pPr>
        <w:pStyle w:val="Bibliography"/>
        <w:rPr>
          <w:rFonts w:ascii="Calibri" w:hAnsi="Calibri" w:cs="Calibri"/>
        </w:rPr>
      </w:pPr>
      <w:r w:rsidRPr="00846F66">
        <w:rPr>
          <w:rFonts w:ascii="Calibri" w:hAnsi="Calibri" w:cs="Calibri"/>
        </w:rPr>
        <w:t>Poon, Linda. 2019. “The Electric Bus Is Running Late.” CityLab. July 20, 2019. https://www.citylab.com/transportation/2019/06/electric-bus-china-grid-ev-charging-infrastructure-battery/591655/.</w:t>
      </w:r>
    </w:p>
    <w:p w14:paraId="59467402" w14:textId="77777777" w:rsidR="00846F66" w:rsidRPr="00846F66" w:rsidRDefault="00846F66" w:rsidP="00846F66">
      <w:pPr>
        <w:pStyle w:val="Bibliography"/>
        <w:rPr>
          <w:rFonts w:ascii="Calibri" w:hAnsi="Calibri" w:cs="Calibri"/>
        </w:rPr>
      </w:pPr>
      <w:r w:rsidRPr="00846F66">
        <w:rPr>
          <w:rFonts w:ascii="Calibri" w:hAnsi="Calibri" w:cs="Calibri"/>
        </w:rPr>
        <w:t>“Proterra: US Record for Electric Bus Battery Capacity - Sustainable Bus.” 2019. March 23, 2019. https://www.sustainable-bus.com/news/proterra-set-a-new-us-record-for-electric-bus-battery-capacity/.</w:t>
      </w:r>
    </w:p>
    <w:p w14:paraId="7EDD5DAB" w14:textId="77777777" w:rsidR="00846F66" w:rsidRPr="00846F66" w:rsidRDefault="00846F66" w:rsidP="00846F66">
      <w:pPr>
        <w:pStyle w:val="Bibliography"/>
        <w:rPr>
          <w:rFonts w:ascii="Calibri" w:hAnsi="Calibri" w:cs="Calibri"/>
        </w:rPr>
      </w:pPr>
      <w:r w:rsidRPr="00846F66">
        <w:rPr>
          <w:rFonts w:ascii="Calibri" w:hAnsi="Calibri" w:cs="Calibri"/>
        </w:rPr>
        <w:t xml:space="preserve">Richardson, David B. 2013. “Electric Vehicles and the Electric Grid: A Review of Modeling Approaches, Impacts, and Renewable Energy Integration.” </w:t>
      </w:r>
      <w:r w:rsidRPr="00846F66">
        <w:rPr>
          <w:rFonts w:ascii="Calibri" w:hAnsi="Calibri" w:cs="Calibri"/>
          <w:i/>
          <w:iCs/>
        </w:rPr>
        <w:t>Renewable and Sustainable Energy Reviews</w:t>
      </w:r>
      <w:r w:rsidRPr="00846F66">
        <w:rPr>
          <w:rFonts w:ascii="Calibri" w:hAnsi="Calibri" w:cs="Calibri"/>
        </w:rPr>
        <w:t xml:space="preserve"> 19 (March): 247–54. https://doi.org/10.1016/j.rser.2012.11.042.</w:t>
      </w:r>
    </w:p>
    <w:p w14:paraId="0D5F6D5F" w14:textId="77777777" w:rsidR="00846F66" w:rsidRPr="00846F66" w:rsidRDefault="00846F66" w:rsidP="00846F66">
      <w:pPr>
        <w:pStyle w:val="Bibliography"/>
        <w:rPr>
          <w:rFonts w:ascii="Calibri" w:hAnsi="Calibri" w:cs="Calibri"/>
        </w:rPr>
      </w:pPr>
      <w:r w:rsidRPr="00846F66">
        <w:rPr>
          <w:rFonts w:ascii="Calibri" w:hAnsi="Calibri" w:cs="Calibri"/>
        </w:rPr>
        <w:t xml:space="preserve">Schmidt, O., A. Hawkes, A. Gambhir, and I. Staffell. 2017. “The Future Cost of Electrical Energy Storage Based on Experience Rates.” </w:t>
      </w:r>
      <w:r w:rsidRPr="00846F66">
        <w:rPr>
          <w:rFonts w:ascii="Calibri" w:hAnsi="Calibri" w:cs="Calibri"/>
          <w:i/>
          <w:iCs/>
        </w:rPr>
        <w:t>Nature Energy</w:t>
      </w:r>
      <w:r w:rsidRPr="00846F66">
        <w:rPr>
          <w:rFonts w:ascii="Calibri" w:hAnsi="Calibri" w:cs="Calibri"/>
        </w:rPr>
        <w:t xml:space="preserve"> 2 (8): 17110. https://doi.org/10.1038/nenergy.2017.110.</w:t>
      </w:r>
    </w:p>
    <w:p w14:paraId="20F39FEB" w14:textId="77777777" w:rsidR="00846F66" w:rsidRPr="00846F66" w:rsidRDefault="00846F66" w:rsidP="00846F66">
      <w:pPr>
        <w:pStyle w:val="Bibliography"/>
        <w:rPr>
          <w:rFonts w:ascii="Calibri" w:hAnsi="Calibri" w:cs="Calibri"/>
        </w:rPr>
      </w:pPr>
      <w:r w:rsidRPr="00846F66">
        <w:rPr>
          <w:rFonts w:ascii="Calibri" w:hAnsi="Calibri" w:cs="Calibri"/>
        </w:rPr>
        <w:t xml:space="preserve">Seixas, J., S. Simões, L. Dias, A. Kanudia, P. Fortes, and M. Gargiulo. 2015. “Assessing the Cost-Effectiveness of Electric Vehicles in European Countries Using Integrated Modeling.” </w:t>
      </w:r>
      <w:r w:rsidRPr="00846F66">
        <w:rPr>
          <w:rFonts w:ascii="Calibri" w:hAnsi="Calibri" w:cs="Calibri"/>
          <w:i/>
          <w:iCs/>
        </w:rPr>
        <w:t>Energy Policy</w:t>
      </w:r>
      <w:r w:rsidRPr="00846F66">
        <w:rPr>
          <w:rFonts w:ascii="Calibri" w:hAnsi="Calibri" w:cs="Calibri"/>
        </w:rPr>
        <w:t xml:space="preserve"> 80 (May): 165–76. https://doi.org/10.1016/j.enpol.2015.01.032.</w:t>
      </w:r>
    </w:p>
    <w:p w14:paraId="3D4ABC02" w14:textId="77777777" w:rsidR="00846F66" w:rsidRPr="00846F66" w:rsidRDefault="00846F66" w:rsidP="00846F66">
      <w:pPr>
        <w:pStyle w:val="Bibliography"/>
        <w:rPr>
          <w:rFonts w:ascii="Calibri" w:hAnsi="Calibri" w:cs="Calibri"/>
        </w:rPr>
      </w:pPr>
      <w:r w:rsidRPr="00846F66">
        <w:rPr>
          <w:rFonts w:ascii="Calibri" w:hAnsi="Calibri" w:cs="Calibri"/>
        </w:rPr>
        <w:t xml:space="preserve">Sierzchula, William, Sjoerd Bakker, Kees Maat, and Bert van Wee. 2014. “The Influence of Financial Incentives and Other Socio-Economic Factors on Electric Vehicle Adoption.” </w:t>
      </w:r>
      <w:r w:rsidRPr="00846F66">
        <w:rPr>
          <w:rFonts w:ascii="Calibri" w:hAnsi="Calibri" w:cs="Calibri"/>
          <w:i/>
          <w:iCs/>
        </w:rPr>
        <w:t>Energy Policy</w:t>
      </w:r>
      <w:r w:rsidRPr="00846F66">
        <w:rPr>
          <w:rFonts w:ascii="Calibri" w:hAnsi="Calibri" w:cs="Calibri"/>
        </w:rPr>
        <w:t xml:space="preserve"> 68 (May): 183–94. https://doi.org/10.1016/j.enpol.2014.01.043.</w:t>
      </w:r>
    </w:p>
    <w:p w14:paraId="771B770F" w14:textId="77777777" w:rsidR="00846F66" w:rsidRPr="00846F66" w:rsidRDefault="00846F66" w:rsidP="00846F66">
      <w:pPr>
        <w:pStyle w:val="Bibliography"/>
        <w:rPr>
          <w:rFonts w:ascii="Calibri" w:hAnsi="Calibri" w:cs="Calibri"/>
        </w:rPr>
      </w:pPr>
      <w:r w:rsidRPr="00846F66">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73B36E96" w14:textId="77777777" w:rsidR="00846F66" w:rsidRPr="00846F66" w:rsidRDefault="00846F66" w:rsidP="00846F66">
      <w:pPr>
        <w:pStyle w:val="Bibliography"/>
        <w:rPr>
          <w:rFonts w:ascii="Calibri" w:hAnsi="Calibri" w:cs="Calibri"/>
        </w:rPr>
      </w:pPr>
      <w:r w:rsidRPr="00846F66">
        <w:rPr>
          <w:rFonts w:ascii="Calibri" w:hAnsi="Calibri" w:cs="Calibri"/>
        </w:rPr>
        <w:t>“Transport — IPCC.” 2014. 2014. https://www.ipcc.ch/report/ar5/wg3/transport/.</w:t>
      </w:r>
    </w:p>
    <w:p w14:paraId="45A65F50" w14:textId="77777777" w:rsidR="00846F66" w:rsidRPr="00846F66" w:rsidRDefault="00846F66" w:rsidP="00846F66">
      <w:pPr>
        <w:pStyle w:val="Bibliography"/>
        <w:rPr>
          <w:rFonts w:ascii="Calibri" w:hAnsi="Calibri" w:cs="Calibri"/>
        </w:rPr>
      </w:pPr>
      <w:r w:rsidRPr="00846F66">
        <w:rPr>
          <w:rFonts w:ascii="Calibri" w:hAnsi="Calibri" w:cs="Calibri"/>
        </w:rPr>
        <w:t xml:space="preserve">Wang, Ning, Linhao Tang, and Huizhong Pan. 2019. “A Global Comparison and Assessment of Incentive Policy on Electric Vehicle Promotion.” </w:t>
      </w:r>
      <w:r w:rsidRPr="00846F66">
        <w:rPr>
          <w:rFonts w:ascii="Calibri" w:hAnsi="Calibri" w:cs="Calibri"/>
          <w:i/>
          <w:iCs/>
        </w:rPr>
        <w:t>Sustainable Cities and Society</w:t>
      </w:r>
      <w:r w:rsidRPr="00846F66">
        <w:rPr>
          <w:rFonts w:ascii="Calibri" w:hAnsi="Calibri" w:cs="Calibri"/>
        </w:rPr>
        <w:t xml:space="preserve"> 44 (January): 597–603. https://doi.org/10.1016/j.scs.2018.10.024.</w:t>
      </w:r>
    </w:p>
    <w:p w14:paraId="1AA34C6B" w14:textId="77777777" w:rsidR="00846F66" w:rsidRPr="00846F66" w:rsidRDefault="00846F66" w:rsidP="00846F66">
      <w:pPr>
        <w:pStyle w:val="Bibliography"/>
        <w:rPr>
          <w:rFonts w:ascii="Calibri" w:hAnsi="Calibri" w:cs="Calibri"/>
        </w:rPr>
      </w:pPr>
      <w:r w:rsidRPr="00846F66">
        <w:rPr>
          <w:rFonts w:ascii="Calibri" w:hAnsi="Calibri" w:cs="Calibri"/>
        </w:rPr>
        <w:t>Wappelhorst, Sandra. 2018. “Using Vehicle Taxation Policy to Lower Transport Emissions: An Overview for Passenger Cars in Europe,” December, 54.</w:t>
      </w:r>
    </w:p>
    <w:p w14:paraId="05B75BDF" w14:textId="77777777" w:rsidR="00846F66" w:rsidRPr="00846F66" w:rsidRDefault="00846F66" w:rsidP="00846F66">
      <w:pPr>
        <w:pStyle w:val="Bibliography"/>
        <w:rPr>
          <w:rFonts w:ascii="Calibri" w:hAnsi="Calibri" w:cs="Calibri"/>
        </w:rPr>
      </w:pPr>
      <w:r w:rsidRPr="00846F66">
        <w:rPr>
          <w:rFonts w:ascii="Calibri" w:hAnsi="Calibri" w:cs="Calibri"/>
        </w:rPr>
        <w:t xml:space="preserve">Wu, Ya, and Li Zhang. 2017. “Can the Development of Electric Vehicles Reduce the Emission of Air Pollutants and Greenhouse Gases in Developing Countries?” </w:t>
      </w:r>
      <w:r w:rsidRPr="00846F66">
        <w:rPr>
          <w:rFonts w:ascii="Calibri" w:hAnsi="Calibri" w:cs="Calibri"/>
          <w:i/>
          <w:iCs/>
        </w:rPr>
        <w:t>Transportation Research Part D: Transport and Environment</w:t>
      </w:r>
      <w:r w:rsidRPr="00846F66">
        <w:rPr>
          <w:rFonts w:ascii="Calibri" w:hAnsi="Calibri" w:cs="Calibri"/>
        </w:rPr>
        <w:t xml:space="preserve"> 51 (March): 129–45. https://doi.org/10.1016/j.trd.2016.12.007.</w:t>
      </w:r>
    </w:p>
    <w:p w14:paraId="664C39EC" w14:textId="77777777" w:rsidR="00846F66" w:rsidRPr="00846F66" w:rsidRDefault="00846F66" w:rsidP="00846F66">
      <w:pPr>
        <w:pStyle w:val="Bibliography"/>
        <w:rPr>
          <w:rFonts w:ascii="Calibri" w:hAnsi="Calibri" w:cs="Calibri"/>
        </w:rPr>
      </w:pPr>
      <w:r w:rsidRPr="00846F66">
        <w:rPr>
          <w:rFonts w:ascii="Calibri" w:hAnsi="Calibri" w:cs="Calibri"/>
        </w:rPr>
        <w:t>Yang, Zifei. 2016. “Principles for Effective Electric Vehicle Incentive Design,” June, 43.</w:t>
      </w:r>
    </w:p>
    <w:p w14:paraId="1557109E" w14:textId="77777777" w:rsidR="00846F66" w:rsidRPr="00846F66" w:rsidRDefault="00846F66" w:rsidP="00846F66">
      <w:pPr>
        <w:pStyle w:val="Bibliography"/>
        <w:rPr>
          <w:rFonts w:ascii="Calibri" w:hAnsi="Calibri" w:cs="Calibri"/>
        </w:rPr>
      </w:pPr>
      <w:r w:rsidRPr="00846F66">
        <w:rPr>
          <w:rFonts w:ascii="Calibri" w:hAnsi="Calibri" w:cs="Calibri"/>
        </w:rPr>
        <w:lastRenderedPageBreak/>
        <w:t xml:space="preserve">Zhang, Runsen, and Shinichiro Fujimori. 2020. “The Role of Transport Electrification in Global Climate Change Mitigation Scenarios.” </w:t>
      </w:r>
      <w:r w:rsidRPr="00846F66">
        <w:rPr>
          <w:rFonts w:ascii="Calibri" w:hAnsi="Calibri" w:cs="Calibri"/>
          <w:i/>
          <w:iCs/>
        </w:rPr>
        <w:t>Environmental Research Letters</w:t>
      </w:r>
      <w:r w:rsidRPr="00846F66">
        <w:rPr>
          <w:rFonts w:ascii="Calibri" w:hAnsi="Calibri" w:cs="Calibri"/>
        </w:rPr>
        <w:t xml:space="preserve"> 15 (3): 034019. https://doi.org/10.1088/1748-9326/ab6658.</w:t>
      </w:r>
    </w:p>
    <w:p w14:paraId="42E8BE74" w14:textId="482536DE"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6"/>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7"/>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8"/>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9"/>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0"/>
      </w:r>
      <w:r>
        <w:t xml:space="preserve"> and average inflation of 5.5% over the past five years.</w:t>
      </w:r>
      <w:r>
        <w:rPr>
          <w:rStyle w:val="FootnoteReference"/>
        </w:rPr>
        <w:footnoteReference w:id="11"/>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E34C0B" w14:textId="77777777" w:rsidR="00061881" w:rsidRDefault="00061881" w:rsidP="00F7514B">
      <w:pPr>
        <w:spacing w:after="0" w:line="240" w:lineRule="auto"/>
      </w:pPr>
      <w:r>
        <w:separator/>
      </w:r>
    </w:p>
  </w:endnote>
  <w:endnote w:type="continuationSeparator" w:id="0">
    <w:p w14:paraId="7710C21E" w14:textId="77777777" w:rsidR="00061881" w:rsidRDefault="00061881"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6E47E9"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6E47E9" w:rsidRPr="00713220" w:rsidRDefault="006E47E9"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6E47E9"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6E47E9" w:rsidRPr="006440D5" w:rsidRDefault="006E47E9" w:rsidP="00843BE2">
            <w:pPr>
              <w:pStyle w:val="ListParagraph"/>
              <w:spacing w:after="0" w:line="240" w:lineRule="auto"/>
              <w:rPr>
                <w:rFonts w:eastAsia="Times New Roman" w:cstheme="minorHAnsi"/>
                <w:color w:val="000000"/>
                <w:sz w:val="20"/>
                <w:szCs w:val="20"/>
              </w:rPr>
            </w:pPr>
          </w:p>
        </w:tc>
      </w:tr>
      <w:tr w:rsidR="006E47E9"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6E47E9" w:rsidRPr="006440D5" w:rsidRDefault="006E47E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6E47E9"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6E47E9" w:rsidRPr="00D05018" w:rsidRDefault="006E47E9" w:rsidP="00D05018">
            <w:pPr>
              <w:spacing w:after="0" w:line="240" w:lineRule="auto"/>
              <w:rPr>
                <w:rFonts w:eastAsia="Times New Roman" w:cstheme="minorHAnsi"/>
                <w:color w:val="000000"/>
                <w:sz w:val="20"/>
                <w:szCs w:val="20"/>
              </w:rPr>
            </w:pPr>
          </w:p>
        </w:tc>
      </w:tr>
      <w:tr w:rsidR="006E47E9"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6E47E9" w:rsidRPr="006440D5" w:rsidRDefault="006E47E9"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6E47E9" w:rsidRPr="006440D5" w:rsidRDefault="006E47E9" w:rsidP="00315409">
      <w:pPr>
        <w:pStyle w:val="EndnoteText"/>
      </w:pPr>
    </w:p>
  </w:endnote>
  <w:endnote w:id="2">
    <w:p w14:paraId="21122BC2" w14:textId="77777777" w:rsidR="006E47E9" w:rsidRDefault="006E47E9"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6E47E9" w:rsidRDefault="006E47E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6E47E9" w:rsidRDefault="006E47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A74FD" w14:textId="77777777" w:rsidR="00061881" w:rsidRDefault="00061881" w:rsidP="00F7514B">
      <w:pPr>
        <w:spacing w:after="0" w:line="240" w:lineRule="auto"/>
      </w:pPr>
      <w:r>
        <w:separator/>
      </w:r>
    </w:p>
  </w:footnote>
  <w:footnote w:type="continuationSeparator" w:id="0">
    <w:p w14:paraId="264950A6" w14:textId="77777777" w:rsidR="00061881" w:rsidRDefault="00061881" w:rsidP="00F7514B">
      <w:pPr>
        <w:spacing w:after="0" w:line="240" w:lineRule="auto"/>
      </w:pPr>
      <w:r>
        <w:continuationSeparator/>
      </w:r>
    </w:p>
  </w:footnote>
  <w:footnote w:id="1">
    <w:p w14:paraId="1EF90BC1" w14:textId="77777777" w:rsidR="006E47E9" w:rsidRDefault="006E47E9"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6E47E9" w:rsidRDefault="006E47E9">
      <w:pPr>
        <w:pStyle w:val="FootnoteText"/>
      </w:pPr>
      <w:r>
        <w:rPr>
          <w:rStyle w:val="FootnoteReference"/>
        </w:rPr>
        <w:footnoteRef/>
      </w:r>
      <w:r>
        <w:t xml:space="preserve"> See appendix A.3 for details on updates to transportation assumptions.</w:t>
      </w:r>
    </w:p>
  </w:footnote>
  <w:footnote w:id="3">
    <w:p w14:paraId="45B9BE5B" w14:textId="28A62559" w:rsidR="006E47E9" w:rsidRDefault="006E47E9">
      <w:pPr>
        <w:pStyle w:val="FootnoteText"/>
      </w:pPr>
      <w:r>
        <w:rPr>
          <w:rStyle w:val="FootnoteReference"/>
        </w:rPr>
        <w:footnoteRef/>
      </w:r>
      <w:r>
        <w:t xml:space="preserve"> See Appendix B.1 for details.</w:t>
      </w:r>
    </w:p>
  </w:footnote>
  <w:footnote w:id="4">
    <w:p w14:paraId="089B0111" w14:textId="4A087DC1" w:rsidR="006E47E9" w:rsidRDefault="006E47E9">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64EB7F36" w14:textId="4084A34A" w:rsidR="006E47E9" w:rsidRDefault="006E47E9">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6">
    <w:p w14:paraId="294D9528" w14:textId="77777777" w:rsidR="006E47E9" w:rsidRDefault="006E47E9"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7">
    <w:p w14:paraId="3F44B139" w14:textId="77777777" w:rsidR="006E47E9" w:rsidRPr="00DA38D4" w:rsidRDefault="006E47E9"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6E47E9" w:rsidRDefault="006E47E9" w:rsidP="00E8474E">
      <w:pPr>
        <w:pStyle w:val="FootnoteText"/>
      </w:pPr>
    </w:p>
  </w:footnote>
  <w:footnote w:id="8">
    <w:p w14:paraId="109E79B4" w14:textId="59C077CE" w:rsidR="006E47E9" w:rsidRDefault="006E47E9">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9">
    <w:p w14:paraId="0A2C1632" w14:textId="5EB66F09" w:rsidR="006E47E9" w:rsidRPr="008D7301" w:rsidRDefault="006E47E9"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9},"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9},"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9},"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9},"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6E47E9" w:rsidRDefault="006E47E9">
      <w:pPr>
        <w:pStyle w:val="FootnoteText"/>
      </w:pPr>
    </w:p>
  </w:footnote>
  <w:footnote w:id="10">
    <w:p w14:paraId="01FD0366" w14:textId="77777777" w:rsidR="006E47E9" w:rsidRDefault="006E47E9"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1">
    <w:p w14:paraId="6278110E" w14:textId="77777777" w:rsidR="006E47E9" w:rsidRDefault="006E47E9"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47E9" w:rsidRPr="00F7514B" w:rsidRDefault="006E47E9"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1881"/>
    <w:rsid w:val="0006211A"/>
    <w:rsid w:val="0006309C"/>
    <w:rsid w:val="00063892"/>
    <w:rsid w:val="00063C02"/>
    <w:rsid w:val="00066F3F"/>
    <w:rsid w:val="00070802"/>
    <w:rsid w:val="00072ED7"/>
    <w:rsid w:val="00074464"/>
    <w:rsid w:val="000759E9"/>
    <w:rsid w:val="00076D6B"/>
    <w:rsid w:val="0008195D"/>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B4CB4"/>
    <w:rsid w:val="001C240F"/>
    <w:rsid w:val="001C6294"/>
    <w:rsid w:val="001D437E"/>
    <w:rsid w:val="001D6264"/>
    <w:rsid w:val="001D6D1F"/>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4120"/>
    <w:rsid w:val="003B4E7A"/>
    <w:rsid w:val="003B57C5"/>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C642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35D4"/>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654"/>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4F7D"/>
    <w:rsid w:val="00D05018"/>
    <w:rsid w:val="00D12C26"/>
    <w:rsid w:val="00D14490"/>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74FB6F82-C893-432B-9884-10294F46C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43</TotalTime>
  <Pages>36</Pages>
  <Words>20739</Words>
  <Characters>118216</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22</cp:revision>
  <cp:lastPrinted>2019-12-31T23:48:00Z</cp:lastPrinted>
  <dcterms:created xsi:type="dcterms:W3CDTF">2019-11-18T20:23:00Z</dcterms:created>
  <dcterms:modified xsi:type="dcterms:W3CDTF">2020-04-1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xxtryK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